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9D68FD3" w14:textId="77777777" w:rsidR="003D6F5B" w:rsidRDefault="003D6F5B" w:rsidP="00E42D97">
      <w:pPr>
        <w:pStyle w:val="MakaleBal"/>
      </w:pPr>
      <w:r>
        <w:rPr>
          <w:b w:val="0"/>
          <w:noProof/>
        </w:rPr>
        <w:drawing>
          <wp:inline distT="0" distB="0" distL="0" distR="0" wp14:anchorId="0C871A54" wp14:editId="63485766">
            <wp:extent cx="1708461" cy="554477"/>
            <wp:effectExtent l="0" t="0" r="0" b="0"/>
            <wp:docPr id="1688345499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8916" cy="564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B7163" w14:textId="1B1C5ADD" w:rsidR="00A52A92" w:rsidRPr="00ED2C45" w:rsidRDefault="00A52A92" w:rsidP="00E42D97">
      <w:pPr>
        <w:pStyle w:val="MakaleBal"/>
      </w:pPr>
      <w:r w:rsidRPr="00ED2C45">
        <w:t xml:space="preserve">Makale Adını Buraya Yazınız / </w:t>
      </w:r>
      <w:r w:rsidR="00566A1F" w:rsidRPr="00ED2C45">
        <w:t>Bağlaçlar (</w:t>
      </w:r>
      <w:r w:rsidRPr="00ED2C45">
        <w:t>ile-ve-veya</w:t>
      </w:r>
      <w:r w:rsidR="00566A1F" w:rsidRPr="00ED2C45">
        <w:t xml:space="preserve">) </w:t>
      </w:r>
      <w:r w:rsidRPr="00ED2C45">
        <w:t>Hariç</w:t>
      </w:r>
      <w:r w:rsidR="00566A1F" w:rsidRPr="00ED2C45">
        <w:t xml:space="preserve"> Sözcüklerin İlk Harfleri Büyük Olmalı</w:t>
      </w:r>
      <w:r w:rsidRPr="00ED2C45">
        <w:t xml:space="preserve"> *</w:t>
      </w:r>
    </w:p>
    <w:p w14:paraId="658040D4" w14:textId="77777777" w:rsidR="00617742" w:rsidRPr="000910C0" w:rsidRDefault="00617742" w:rsidP="00566A1F">
      <w:pPr>
        <w:pStyle w:val="YazarAd-Kurumu"/>
        <w:rPr>
          <w:color w:val="FFFFFF" w:themeColor="background1"/>
        </w:rPr>
      </w:pPr>
      <w:r w:rsidRPr="000910C0">
        <w:rPr>
          <w:color w:val="FFFFFF" w:themeColor="background1"/>
        </w:rPr>
        <w:t>Lütfen bilgilerinizi yazmayınız!</w:t>
      </w:r>
    </w:p>
    <w:p w14:paraId="4D35A7E4" w14:textId="3A5B8EC0" w:rsidR="00016500" w:rsidRPr="000910C0" w:rsidRDefault="00A52A92" w:rsidP="00566A1F">
      <w:pPr>
        <w:pStyle w:val="YazarAd-Kurumu"/>
        <w:rPr>
          <w:color w:val="FFFFFF" w:themeColor="background1"/>
        </w:rPr>
      </w:pPr>
      <w:r w:rsidRPr="000910C0">
        <w:rPr>
          <w:color w:val="FFFFFF" w:themeColor="background1"/>
        </w:rPr>
        <w:t>Üniversite Adı, Fakülte Adı, Anabilim Dalı Adı, Şehir, Ülke</w:t>
      </w:r>
    </w:p>
    <w:p w14:paraId="779FC3C2" w14:textId="7DB0D559" w:rsidR="00A52A92" w:rsidRPr="000910C0" w:rsidRDefault="00A52A92" w:rsidP="00566A1F">
      <w:pPr>
        <w:pStyle w:val="YazarAd-Kurumu"/>
        <w:rPr>
          <w:color w:val="FFFFFF" w:themeColor="background1"/>
        </w:rPr>
      </w:pPr>
      <w:r w:rsidRPr="000910C0">
        <w:rPr>
          <w:color w:val="FFFFFF" w:themeColor="background1"/>
        </w:rPr>
        <w:t>ROR ID</w:t>
      </w:r>
      <w:r w:rsidR="00016500" w:rsidRPr="000910C0">
        <w:rPr>
          <w:color w:val="FFFFFF" w:themeColor="background1"/>
        </w:rPr>
        <w:t>:</w:t>
      </w:r>
    </w:p>
    <w:p w14:paraId="3586FDC2" w14:textId="61C7D435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Öz</w:t>
      </w:r>
    </w:p>
    <w:p w14:paraId="76AB53A3" w14:textId="390C2AC1" w:rsidR="007405DF" w:rsidRPr="00ED2C45" w:rsidRDefault="00F76C6A" w:rsidP="007405DF">
      <w:pPr>
        <w:pStyle w:val="z-Abstract"/>
        <w:rPr>
          <w:rFonts w:cs="Gentium Plus"/>
        </w:rPr>
      </w:pPr>
      <w:r w:rsidRPr="00ED2C45">
        <w:rPr>
          <w:rFonts w:cs="Gentium Plus"/>
          <w:lang w:val="tr-TR"/>
        </w:rPr>
        <w:t>[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Pr="00ED2C45">
        <w:rPr>
          <w:rFonts w:cs="Gentium Plus"/>
          <w:lang w:val="tr-TR"/>
        </w:rPr>
        <w:t>Özet buraya yazılmalı-yapıştırılmalı]</w:t>
      </w:r>
      <w:r w:rsidR="002F009D" w:rsidRPr="00ED2C45">
        <w:rPr>
          <w:rFonts w:cs="Gentium Plus"/>
        </w:rPr>
        <w:t>.</w:t>
      </w:r>
    </w:p>
    <w:p w14:paraId="260FEB5E" w14:textId="3E770298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nahtar Kelimeler</w:t>
      </w:r>
    </w:p>
    <w:p w14:paraId="4BC52B65" w14:textId="75E2D550" w:rsidR="002F009D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19694C0F" w14:textId="77777777" w:rsidR="00FE6741" w:rsidRDefault="00FE6741" w:rsidP="007405DF">
      <w:pPr>
        <w:pStyle w:val="Anahtar-kelimeler-keywords"/>
      </w:pPr>
    </w:p>
    <w:p w14:paraId="2334F2B9" w14:textId="77777777" w:rsidR="00E6778F" w:rsidRDefault="00E6778F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43EED42B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204BB612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477352C4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29C2653B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4E88C19E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01DCEE5D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0AB30192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67E27040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16CA4642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459192E5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7EEAE521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082ED31A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524F3289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514F8B02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270B2F96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2AEB72B7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04172EA4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267D860D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7DFC525D" w14:textId="77777777" w:rsidR="00FE6741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</w:pPr>
    </w:p>
    <w:p w14:paraId="4AE390E0" w14:textId="108550C1" w:rsidR="00FE6741" w:rsidRPr="00154088" w:rsidRDefault="00FE6741" w:rsidP="002F009D">
      <w:pPr>
        <w:keepNext/>
        <w:spacing w:line="223" w:lineRule="auto"/>
        <w:jc w:val="both"/>
        <w:rPr>
          <w:rFonts w:ascii="Gentium Plus" w:hAnsi="Gentium Plus" w:cs="Gentium Plus"/>
          <w:color w:val="EE0000"/>
          <w:spacing w:val="-2"/>
          <w:sz w:val="19"/>
          <w:szCs w:val="19"/>
        </w:rPr>
        <w:sectPr w:rsidR="00FE6741" w:rsidRPr="00154088" w:rsidSect="002C3C4C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9061" w:h="13602" w:code="155"/>
          <w:pgMar w:top="1134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3E80BA39" w14:textId="62A3E3C9" w:rsidR="00646CD2" w:rsidRDefault="002C3C4C" w:rsidP="00E42D97">
      <w:pPr>
        <w:pStyle w:val="MakaleBal"/>
      </w:pPr>
      <w:r>
        <w:rPr>
          <w:b w:val="0"/>
          <w:noProof/>
        </w:rPr>
        <w:lastRenderedPageBreak/>
        <w:drawing>
          <wp:inline distT="0" distB="0" distL="0" distR="0" wp14:anchorId="44667687" wp14:editId="39112F17">
            <wp:extent cx="1708461" cy="554477"/>
            <wp:effectExtent l="0" t="0" r="0" b="0"/>
            <wp:docPr id="1712059350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8916" cy="564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0F72C" w14:textId="7149FD20" w:rsidR="00F76C6A" w:rsidRPr="00ED2C45" w:rsidRDefault="00E42D97" w:rsidP="00E42D97">
      <w:pPr>
        <w:pStyle w:val="MakaleBal"/>
      </w:pPr>
      <w:proofErr w:type="spellStart"/>
      <w:r w:rsidRPr="00ED2C45"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1A1289B1" w14:textId="77777777" w:rsidR="00617742" w:rsidRPr="000910C0" w:rsidRDefault="00617742" w:rsidP="00617742">
      <w:pPr>
        <w:pStyle w:val="YazarAd-Kurumu"/>
        <w:rPr>
          <w:color w:val="FFFFFF" w:themeColor="background1"/>
        </w:rPr>
      </w:pPr>
      <w:proofErr w:type="spellStart"/>
      <w:r w:rsidRPr="000910C0">
        <w:rPr>
          <w:color w:val="FFFFFF" w:themeColor="background1"/>
        </w:rPr>
        <w:t>Please</w:t>
      </w:r>
      <w:proofErr w:type="spellEnd"/>
      <w:r w:rsidRPr="000910C0">
        <w:rPr>
          <w:color w:val="FFFFFF" w:themeColor="background1"/>
        </w:rPr>
        <w:t xml:space="preserve"> do not </w:t>
      </w:r>
      <w:proofErr w:type="spellStart"/>
      <w:r w:rsidRPr="000910C0">
        <w:rPr>
          <w:color w:val="FFFFFF" w:themeColor="background1"/>
        </w:rPr>
        <w:t>write</w:t>
      </w:r>
      <w:proofErr w:type="spellEnd"/>
      <w:r w:rsidRPr="000910C0">
        <w:rPr>
          <w:color w:val="FFFFFF" w:themeColor="background1"/>
        </w:rPr>
        <w:t xml:space="preserve"> </w:t>
      </w:r>
      <w:proofErr w:type="spellStart"/>
      <w:r w:rsidRPr="000910C0">
        <w:rPr>
          <w:color w:val="FFFFFF" w:themeColor="background1"/>
        </w:rPr>
        <w:t>your</w:t>
      </w:r>
      <w:proofErr w:type="spellEnd"/>
      <w:r w:rsidRPr="000910C0">
        <w:rPr>
          <w:color w:val="FFFFFF" w:themeColor="background1"/>
        </w:rPr>
        <w:t xml:space="preserve"> </w:t>
      </w:r>
      <w:proofErr w:type="spellStart"/>
      <w:r w:rsidRPr="000910C0">
        <w:rPr>
          <w:color w:val="FFFFFF" w:themeColor="background1"/>
        </w:rPr>
        <w:t>information</w:t>
      </w:r>
      <w:proofErr w:type="spellEnd"/>
      <w:r w:rsidRPr="000910C0">
        <w:rPr>
          <w:color w:val="FFFFFF" w:themeColor="background1"/>
        </w:rPr>
        <w:t>!</w:t>
      </w:r>
    </w:p>
    <w:p w14:paraId="144066FC" w14:textId="1939F534" w:rsidR="00F76C6A" w:rsidRPr="000910C0" w:rsidRDefault="00E42D97" w:rsidP="00F76C6A">
      <w:pPr>
        <w:pStyle w:val="YazarAd-Kurumu"/>
        <w:rPr>
          <w:color w:val="FFFFFF" w:themeColor="background1"/>
        </w:rPr>
      </w:pPr>
      <w:proofErr w:type="spellStart"/>
      <w:r w:rsidRPr="000910C0">
        <w:rPr>
          <w:color w:val="FFFFFF" w:themeColor="background1"/>
        </w:rPr>
        <w:t>University</w:t>
      </w:r>
      <w:proofErr w:type="spellEnd"/>
      <w:r w:rsidRPr="000910C0">
        <w:rPr>
          <w:color w:val="FFFFFF" w:themeColor="background1"/>
        </w:rPr>
        <w:t xml:space="preserve"> Name</w:t>
      </w:r>
      <w:r w:rsidR="00F76C6A" w:rsidRPr="000910C0">
        <w:rPr>
          <w:color w:val="FFFFFF" w:themeColor="background1"/>
        </w:rPr>
        <w:t xml:space="preserve">, </w:t>
      </w:r>
      <w:proofErr w:type="spellStart"/>
      <w:r w:rsidR="00F76C6A" w:rsidRPr="000910C0">
        <w:rPr>
          <w:color w:val="FFFFFF" w:themeColor="background1"/>
        </w:rPr>
        <w:t>Fa</w:t>
      </w:r>
      <w:r w:rsidRPr="000910C0">
        <w:rPr>
          <w:color w:val="FFFFFF" w:themeColor="background1"/>
        </w:rPr>
        <w:t>culty</w:t>
      </w:r>
      <w:proofErr w:type="spellEnd"/>
      <w:r w:rsidRPr="000910C0">
        <w:rPr>
          <w:color w:val="FFFFFF" w:themeColor="background1"/>
        </w:rPr>
        <w:t xml:space="preserve"> Name</w:t>
      </w:r>
      <w:r w:rsidR="00F76C6A" w:rsidRPr="000910C0">
        <w:rPr>
          <w:color w:val="FFFFFF" w:themeColor="background1"/>
        </w:rPr>
        <w:t xml:space="preserve">, </w:t>
      </w:r>
      <w:proofErr w:type="spellStart"/>
      <w:r w:rsidRPr="000910C0">
        <w:rPr>
          <w:color w:val="FFFFFF" w:themeColor="background1"/>
        </w:rPr>
        <w:t>Department</w:t>
      </w:r>
      <w:proofErr w:type="spellEnd"/>
      <w:r w:rsidRPr="000910C0">
        <w:rPr>
          <w:color w:val="FFFFFF" w:themeColor="background1"/>
        </w:rPr>
        <w:t xml:space="preserve"> Name</w:t>
      </w:r>
      <w:r w:rsidR="00F76C6A" w:rsidRPr="000910C0">
        <w:rPr>
          <w:color w:val="FFFFFF" w:themeColor="background1"/>
        </w:rPr>
        <w:t xml:space="preserve">, </w:t>
      </w:r>
      <w:r w:rsidRPr="000910C0">
        <w:rPr>
          <w:color w:val="FFFFFF" w:themeColor="background1"/>
        </w:rPr>
        <w:t>City</w:t>
      </w:r>
      <w:r w:rsidR="00F76C6A" w:rsidRPr="000910C0">
        <w:rPr>
          <w:color w:val="FFFFFF" w:themeColor="background1"/>
        </w:rPr>
        <w:t xml:space="preserve">, </w:t>
      </w:r>
      <w:r w:rsidRPr="000910C0">
        <w:rPr>
          <w:color w:val="FFFFFF" w:themeColor="background1"/>
        </w:rPr>
        <w:t>Country</w:t>
      </w:r>
    </w:p>
    <w:p w14:paraId="05BB9031" w14:textId="77777777" w:rsidR="00F76C6A" w:rsidRPr="000910C0" w:rsidRDefault="00F76C6A" w:rsidP="00F76C6A">
      <w:pPr>
        <w:pStyle w:val="YazarAd-Kurumu"/>
        <w:rPr>
          <w:color w:val="FFFFFF" w:themeColor="background1"/>
        </w:rPr>
      </w:pPr>
      <w:r w:rsidRPr="000910C0">
        <w:rPr>
          <w:color w:val="FFFFFF" w:themeColor="background1"/>
        </w:rPr>
        <w:t xml:space="preserve">ROR ID: </w:t>
      </w:r>
    </w:p>
    <w:p w14:paraId="4466F86A" w14:textId="05B8277F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Abstract</w:t>
      </w:r>
      <w:proofErr w:type="spellEnd"/>
    </w:p>
    <w:p w14:paraId="3D54E5A8" w14:textId="55E501A0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</w:t>
      </w:r>
      <w:r w:rsidRPr="00ED2C45">
        <w:t>]</w:t>
      </w:r>
      <w:r w:rsidR="002F009D" w:rsidRPr="00ED2C45">
        <w:rPr>
          <w:lang w:val="en-US"/>
        </w:rPr>
        <w:t>.</w:t>
      </w:r>
    </w:p>
    <w:p w14:paraId="7CFB2E20" w14:textId="77777777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79F2482D" w14:textId="77777777" w:rsidR="002F009D" w:rsidRPr="00ED2C45" w:rsidRDefault="002F009D" w:rsidP="002F009D">
      <w:pPr>
        <w:pStyle w:val="Balk1"/>
        <w:keepLines w:val="0"/>
        <w:rPr>
          <w:rFonts w:ascii="Gentium Plus" w:hAnsi="Gentium Plus" w:cs="Gentium Plus"/>
          <w:b w:val="0"/>
          <w:spacing w:val="-2"/>
          <w:sz w:val="19"/>
          <w:szCs w:val="19"/>
          <w:lang w:val="en-US"/>
        </w:rPr>
      </w:pPr>
      <w:r w:rsidRPr="00ED2C45">
        <w:rPr>
          <w:rFonts w:ascii="Gentium Plus" w:hAnsi="Gentium Plus" w:cs="Gentium Plus"/>
          <w:spacing w:val="-2"/>
          <w:sz w:val="19"/>
          <w:szCs w:val="19"/>
          <w:lang w:val="en-US"/>
        </w:rPr>
        <w:t>Citation</w:t>
      </w:r>
    </w:p>
    <w:p w14:paraId="7ABFDAFC" w14:textId="235C8DC3" w:rsidR="00F76C6A" w:rsidRPr="00ED2C45" w:rsidRDefault="00F76C6A" w:rsidP="00F76C6A">
      <w:pPr>
        <w:pStyle w:val="AtfBilgisi"/>
      </w:pPr>
      <w:proofErr w:type="spellStart"/>
      <w:r w:rsidRPr="00ED2C45">
        <w:t>Surname</w:t>
      </w:r>
      <w:proofErr w:type="spellEnd"/>
      <w:r w:rsidRPr="00ED2C45">
        <w:t>, Name. “</w:t>
      </w:r>
      <w:proofErr w:type="spellStart"/>
      <w:r w:rsidRPr="00ED2C45">
        <w:t>Title</w:t>
      </w:r>
      <w:proofErr w:type="spellEnd"/>
      <w:proofErr w:type="gramStart"/>
      <w:r w:rsidRPr="00ED2C45">
        <w:t>”.</w:t>
      </w:r>
      <w:proofErr w:type="spellStart"/>
      <w:r w:rsidRPr="00ED2C45">
        <w:t>Journal</w:t>
      </w:r>
      <w:proofErr w:type="spellEnd"/>
      <w:proofErr w:type="gramEnd"/>
      <w:r w:rsidRPr="00ED2C45">
        <w:t xml:space="preserve"> Name</w:t>
      </w:r>
      <w:r w:rsidR="00346269">
        <w:t>,</w:t>
      </w:r>
      <w:r w:rsidRPr="00ED2C45">
        <w:t xml:space="preserve"> </w:t>
      </w:r>
      <w:proofErr w:type="spellStart"/>
      <w:r w:rsidRPr="00ED2C45">
        <w:t>Isuue</w:t>
      </w:r>
      <w:proofErr w:type="spellEnd"/>
      <w:r w:rsidRPr="00ED2C45">
        <w:t xml:space="preserve"> (</w:t>
      </w:r>
      <w:proofErr w:type="spellStart"/>
      <w:r w:rsidRPr="00ED2C45">
        <w:t>Month</w:t>
      </w:r>
      <w:proofErr w:type="spellEnd"/>
      <w:r w:rsidRPr="00ED2C45">
        <w:t xml:space="preserve"> </w:t>
      </w:r>
      <w:proofErr w:type="spellStart"/>
      <w:r w:rsidRPr="00ED2C45">
        <w:t>Year</w:t>
      </w:r>
      <w:proofErr w:type="spellEnd"/>
      <w:r w:rsidRPr="00ED2C45">
        <w:t xml:space="preserve">), First </w:t>
      </w:r>
      <w:proofErr w:type="spellStart"/>
      <w:r w:rsidRPr="00ED2C45">
        <w:t>page-</w:t>
      </w:r>
      <w:r w:rsidR="00517D46" w:rsidRPr="00ED2C45">
        <w:t>last</w:t>
      </w:r>
      <w:proofErr w:type="spellEnd"/>
      <w:r w:rsidR="00517D46" w:rsidRPr="00ED2C45">
        <w:t xml:space="preserve"> </w:t>
      </w:r>
      <w:proofErr w:type="spellStart"/>
      <w:r w:rsidR="00517D46" w:rsidRPr="00ED2C45">
        <w:t>page</w:t>
      </w:r>
      <w:proofErr w:type="spellEnd"/>
      <w:r w:rsidRPr="00ED2C45">
        <w:t xml:space="preserve">. </w:t>
      </w:r>
    </w:p>
    <w:p w14:paraId="53F04E52" w14:textId="36F60359" w:rsidR="00E42D97" w:rsidRPr="00ED2C45" w:rsidRDefault="00E42D97" w:rsidP="00E42D97">
      <w:pPr>
        <w:pStyle w:val="Anahtar-kelimeler-keywords"/>
      </w:pPr>
      <w:hyperlink r:id="rId15" w:history="1">
        <w:r w:rsidRPr="00ED2C45">
          <w:t>https://doi.org/</w:t>
        </w:r>
      </w:hyperlink>
    </w:p>
    <w:p w14:paraId="646B2E55" w14:textId="77777777" w:rsidR="00E42D97" w:rsidRPr="00ED2C45" w:rsidRDefault="00E42D97" w:rsidP="00E42D97">
      <w:pPr>
        <w:pStyle w:val="Anahtar-kelimeler-keywords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ED2C45" w14:paraId="2FEC641A" w14:textId="77777777" w:rsidTr="00E42D97">
        <w:tc>
          <w:tcPr>
            <w:tcW w:w="1838" w:type="dxa"/>
            <w:vAlign w:val="center"/>
          </w:tcPr>
          <w:p w14:paraId="63A0385B" w14:textId="203AA69D" w:rsidR="002F009D" w:rsidRPr="00ED2C45" w:rsidRDefault="002F009D" w:rsidP="00B23F44">
            <w:pPr>
              <w:pStyle w:val="Makale-tablo"/>
              <w:rPr>
                <w:rFonts w:cs="Gentium Plus"/>
              </w:rPr>
            </w:pPr>
          </w:p>
        </w:tc>
        <w:tc>
          <w:tcPr>
            <w:tcW w:w="5090" w:type="dxa"/>
            <w:vAlign w:val="center"/>
          </w:tcPr>
          <w:p w14:paraId="149EECBA" w14:textId="320C62E5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39342FD0" w14:textId="77777777" w:rsidTr="00E42D97">
        <w:tc>
          <w:tcPr>
            <w:tcW w:w="1838" w:type="dxa"/>
            <w:vAlign w:val="center"/>
          </w:tcPr>
          <w:p w14:paraId="1AC90CB1" w14:textId="4CBC388C" w:rsidR="002F009D" w:rsidRPr="00ED2C45" w:rsidRDefault="002F009D" w:rsidP="00B23F44">
            <w:pPr>
              <w:pStyle w:val="Makale-tablo"/>
              <w:rPr>
                <w:rFonts w:cs="Gentium Plus"/>
              </w:rPr>
            </w:pPr>
          </w:p>
        </w:tc>
        <w:tc>
          <w:tcPr>
            <w:tcW w:w="5090" w:type="dxa"/>
            <w:vAlign w:val="center"/>
          </w:tcPr>
          <w:p w14:paraId="2DF8B493" w14:textId="05168A1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15236BD3" w14:textId="77777777" w:rsidTr="00E42D97">
        <w:tc>
          <w:tcPr>
            <w:tcW w:w="1838" w:type="dxa"/>
            <w:vAlign w:val="center"/>
          </w:tcPr>
          <w:p w14:paraId="221B122F" w14:textId="777FD26A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039563D4" w14:textId="6BD2226E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5E14CD7C" w14:textId="77777777" w:rsidTr="00E42D97">
        <w:tc>
          <w:tcPr>
            <w:tcW w:w="1838" w:type="dxa"/>
            <w:vAlign w:val="center"/>
          </w:tcPr>
          <w:p w14:paraId="0AEC2CC9" w14:textId="1BE8E744" w:rsidR="002F009D" w:rsidRPr="00ED2C45" w:rsidRDefault="002F009D" w:rsidP="00B23F44">
            <w:pPr>
              <w:pStyle w:val="Makale-tablo"/>
              <w:rPr>
                <w:rFonts w:cs="Gentium Plus"/>
              </w:rPr>
            </w:pPr>
          </w:p>
        </w:tc>
        <w:tc>
          <w:tcPr>
            <w:tcW w:w="5090" w:type="dxa"/>
            <w:vAlign w:val="center"/>
          </w:tcPr>
          <w:p w14:paraId="1A377F21" w14:textId="7DB82178" w:rsidR="002F009D" w:rsidRPr="00ED2C45" w:rsidRDefault="002F009D" w:rsidP="00B23F44">
            <w:pPr>
              <w:pStyle w:val="Makale-tablo"/>
              <w:rPr>
                <w:rFonts w:cs="Gentium Plus"/>
              </w:rPr>
            </w:pPr>
          </w:p>
        </w:tc>
      </w:tr>
      <w:tr w:rsidR="002F009D" w:rsidRPr="00ED2C45" w14:paraId="7A6C3692" w14:textId="77777777" w:rsidTr="00E42D97">
        <w:tc>
          <w:tcPr>
            <w:tcW w:w="1838" w:type="dxa"/>
            <w:vAlign w:val="center"/>
          </w:tcPr>
          <w:p w14:paraId="5F1BE63C" w14:textId="0F489681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14401B83" w14:textId="50FCDA1E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BE71C6" w:rsidRPr="00ED2C45" w14:paraId="28316C02" w14:textId="77777777" w:rsidTr="00E42D97">
        <w:tc>
          <w:tcPr>
            <w:tcW w:w="1838" w:type="dxa"/>
            <w:vAlign w:val="center"/>
          </w:tcPr>
          <w:p w14:paraId="57631632" w14:textId="3968F51A" w:rsidR="00BE71C6" w:rsidRPr="00ED2C45" w:rsidRDefault="00BE71C6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0F576E5C" w14:textId="6EC29206" w:rsidR="00BE71C6" w:rsidRPr="00ED2C45" w:rsidRDefault="00BE71C6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BE71C6" w:rsidRPr="00ED2C45" w14:paraId="7BBF05DB" w14:textId="77777777" w:rsidTr="00E42D97">
        <w:tc>
          <w:tcPr>
            <w:tcW w:w="1838" w:type="dxa"/>
            <w:vAlign w:val="center"/>
          </w:tcPr>
          <w:p w14:paraId="51E0BA07" w14:textId="492972AC" w:rsidR="00BE71C6" w:rsidRPr="00BE71C6" w:rsidRDefault="00BE71C6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354D90F6" w14:textId="0A8FC948" w:rsidR="00BE71C6" w:rsidRDefault="00BE71C6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6B1E79E2" w14:textId="77777777" w:rsidTr="00E42D97">
        <w:tc>
          <w:tcPr>
            <w:tcW w:w="1838" w:type="dxa"/>
            <w:vAlign w:val="center"/>
          </w:tcPr>
          <w:p w14:paraId="247671E8" w14:textId="4D259D5B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6EFC964A" w14:textId="56210E12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</w:p>
        </w:tc>
      </w:tr>
      <w:tr w:rsidR="002F009D" w:rsidRPr="00ED2C45" w14:paraId="0E2E7B4D" w14:textId="77777777" w:rsidTr="00E42D97">
        <w:tc>
          <w:tcPr>
            <w:tcW w:w="1838" w:type="dxa"/>
            <w:vAlign w:val="center"/>
          </w:tcPr>
          <w:p w14:paraId="0B36CD9D" w14:textId="6033F15C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507AB2E9" w14:textId="37129D93" w:rsidR="002F009D" w:rsidRPr="00ED2C45" w:rsidRDefault="002F009D" w:rsidP="00B23F44">
            <w:pPr>
              <w:pStyle w:val="Makale-tablo"/>
              <w:rPr>
                <w:rFonts w:cs="Gentium Plus"/>
              </w:rPr>
            </w:pPr>
          </w:p>
        </w:tc>
      </w:tr>
      <w:tr w:rsidR="002F009D" w:rsidRPr="00ED2C45" w14:paraId="7793D6B1" w14:textId="77777777" w:rsidTr="00E42D97">
        <w:tc>
          <w:tcPr>
            <w:tcW w:w="1838" w:type="dxa"/>
            <w:vAlign w:val="center"/>
          </w:tcPr>
          <w:p w14:paraId="283CE69B" w14:textId="18EA892B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43679389" w14:textId="43BF31E9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356EAC96" w14:textId="77777777" w:rsidTr="00E42D97">
        <w:tc>
          <w:tcPr>
            <w:tcW w:w="1838" w:type="dxa"/>
            <w:vAlign w:val="center"/>
          </w:tcPr>
          <w:p w14:paraId="7DA04207" w14:textId="3A65695F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0811FEF5" w14:textId="789D0212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  <w:tr w:rsidR="002F009D" w:rsidRPr="00ED2C45" w14:paraId="69177B88" w14:textId="77777777" w:rsidTr="00E42D97">
        <w:tc>
          <w:tcPr>
            <w:tcW w:w="1838" w:type="dxa"/>
            <w:vAlign w:val="center"/>
          </w:tcPr>
          <w:p w14:paraId="71DFB714" w14:textId="062656B8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  <w:tc>
          <w:tcPr>
            <w:tcW w:w="5090" w:type="dxa"/>
            <w:vAlign w:val="center"/>
          </w:tcPr>
          <w:p w14:paraId="2E7F6A23" w14:textId="5F882CAA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</w:p>
        </w:tc>
      </w:tr>
    </w:tbl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2C3C4C">
          <w:headerReference w:type="first" r:id="rId16"/>
          <w:pgSz w:w="9072" w:h="13608" w:code="155"/>
          <w:pgMar w:top="1134" w:right="1021" w:bottom="680" w:left="1021" w:header="709" w:footer="0" w:gutter="0"/>
          <w:cols w:space="708"/>
          <w:titlePg/>
          <w:docGrid w:linePitch="360"/>
        </w:sectPr>
      </w:pPr>
    </w:p>
    <w:p w14:paraId="068A7DA3" w14:textId="64F2D8D7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>Giriş</w:t>
      </w:r>
    </w:p>
    <w:p w14:paraId="0A027C6F" w14:textId="63FD6520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="00C5352A" w:rsidRPr="00D00378">
        <w:rPr>
          <w:rFonts w:cs="Gentium Plus"/>
          <w:color w:val="FF0000"/>
        </w:rPr>
        <w:t>Başlık</w:t>
      </w:r>
      <w:r w:rsidR="00C5352A">
        <w:rPr>
          <w:rFonts w:cs="Gentium Plus"/>
          <w:color w:val="FF0000"/>
        </w:rPr>
        <w:t xml:space="preserve"> olarak</w:t>
      </w:r>
      <w:r w:rsidR="00C5352A" w:rsidRPr="00D00378">
        <w:rPr>
          <w:rFonts w:cs="Gentium Plus"/>
          <w:color w:val="FF0000"/>
        </w:rPr>
        <w:t xml:space="preserve"> numaralandır</w:t>
      </w:r>
      <w:r w:rsidR="00C5352A">
        <w:rPr>
          <w:rFonts w:cs="Gentium Plus"/>
          <w:color w:val="FF0000"/>
        </w:rPr>
        <w:t>mayınız!</w:t>
      </w:r>
      <w:r w:rsidR="00C5352A"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="00BD2DB6" w:rsidRPr="00BD2DB6">
        <w:rPr>
          <w:rFonts w:cs="Gentium Plus"/>
          <w:color w:val="FF0000"/>
        </w:rPr>
        <w:t xml:space="preserve">Do not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them</w:t>
      </w:r>
      <w:proofErr w:type="spellEnd"/>
      <w:r w:rsidR="00BD2DB6" w:rsidRPr="00BD2DB6">
        <w:rPr>
          <w:rFonts w:cs="Gentium Plus"/>
          <w:color w:val="FF0000"/>
        </w:rPr>
        <w:t xml:space="preserve"> as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!  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</w:t>
      </w:r>
      <w:r w:rsidR="006F7E42">
        <w:rPr>
          <w:rFonts w:cs="Gentium Plus"/>
        </w:rPr>
        <w:t>]</w:t>
      </w:r>
    </w:p>
    <w:p w14:paraId="5E658605" w14:textId="5F73283E" w:rsidR="0040777E" w:rsidRPr="00ED2C45" w:rsidRDefault="0040777E" w:rsidP="00346269">
      <w:pPr>
        <w:pStyle w:val="Makale-1derece-baslik"/>
        <w:ind w:left="0"/>
      </w:pPr>
      <w:r w:rsidRPr="00ED2C45">
        <w:t>1. Birinci Derece Başlık</w:t>
      </w:r>
      <w:r w:rsidR="00EC1A6E">
        <w:t xml:space="preserve"> (Sadece Baş Harfler Büyük) 10,5 Punto</w:t>
      </w:r>
    </w:p>
    <w:p w14:paraId="7FB04338" w14:textId="77777777" w:rsidR="00346269" w:rsidRPr="00ED2C45" w:rsidRDefault="00346269" w:rsidP="00346269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Pr="00D00378">
        <w:rPr>
          <w:rFonts w:cs="Gentium Plus"/>
          <w:color w:val="FF0000"/>
        </w:rPr>
        <w:t>Başlık</w:t>
      </w:r>
      <w:r>
        <w:rPr>
          <w:rFonts w:cs="Gentium Plus"/>
          <w:color w:val="FF0000"/>
        </w:rPr>
        <w:t xml:space="preserve"> olarak</w:t>
      </w:r>
      <w:r w:rsidRPr="00D00378">
        <w:rPr>
          <w:rFonts w:cs="Gentium Plus"/>
          <w:color w:val="FF0000"/>
        </w:rPr>
        <w:t xml:space="preserve"> numaralandır</w:t>
      </w:r>
      <w:r>
        <w:rPr>
          <w:rFonts w:cs="Gentium Plus"/>
          <w:color w:val="FF0000"/>
        </w:rPr>
        <w:t>mayınız!</w:t>
      </w:r>
      <w:r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Pr="00BD2DB6">
        <w:rPr>
          <w:rFonts w:cs="Gentium Plus"/>
          <w:color w:val="FF0000"/>
        </w:rPr>
        <w:t xml:space="preserve">Do not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them</w:t>
      </w:r>
      <w:proofErr w:type="spellEnd"/>
      <w:r w:rsidRPr="00BD2DB6">
        <w:rPr>
          <w:rFonts w:cs="Gentium Plus"/>
          <w:color w:val="FF0000"/>
        </w:rPr>
        <w:t xml:space="preserve"> as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!  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</w:t>
      </w:r>
      <w:r>
        <w:rPr>
          <w:rFonts w:cs="Gentium Plus"/>
        </w:rPr>
        <w:t>]</w:t>
      </w:r>
    </w:p>
    <w:p w14:paraId="1102AAB3" w14:textId="7C6EABA5" w:rsidR="0040777E" w:rsidRPr="00ED2C45" w:rsidRDefault="0040777E" w:rsidP="0040777E">
      <w:pPr>
        <w:pStyle w:val="Makale-2derece-baslik"/>
      </w:pPr>
      <w:r w:rsidRPr="00ED2C45">
        <w:t>İkinci Derece Başlık</w:t>
      </w:r>
      <w:r w:rsidR="00EC1A6E">
        <w:t xml:space="preserve"> (Sadece Baş Harfler Büyük) 10 Punto</w:t>
      </w:r>
    </w:p>
    <w:p w14:paraId="794D8DBB" w14:textId="77777777" w:rsidR="00346269" w:rsidRPr="00ED2C45" w:rsidRDefault="00346269" w:rsidP="00346269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Pr="00D00378">
        <w:rPr>
          <w:rFonts w:cs="Gentium Plus"/>
          <w:color w:val="FF0000"/>
        </w:rPr>
        <w:t>Başlık</w:t>
      </w:r>
      <w:r>
        <w:rPr>
          <w:rFonts w:cs="Gentium Plus"/>
          <w:color w:val="FF0000"/>
        </w:rPr>
        <w:t xml:space="preserve"> olarak</w:t>
      </w:r>
      <w:r w:rsidRPr="00D00378">
        <w:rPr>
          <w:rFonts w:cs="Gentium Plus"/>
          <w:color w:val="FF0000"/>
        </w:rPr>
        <w:t xml:space="preserve"> numaralandır</w:t>
      </w:r>
      <w:r>
        <w:rPr>
          <w:rFonts w:cs="Gentium Plus"/>
          <w:color w:val="FF0000"/>
        </w:rPr>
        <w:t>mayınız!</w:t>
      </w:r>
      <w:r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Pr="00BD2DB6">
        <w:rPr>
          <w:rFonts w:cs="Gentium Plus"/>
          <w:color w:val="FF0000"/>
        </w:rPr>
        <w:t xml:space="preserve">Do not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them</w:t>
      </w:r>
      <w:proofErr w:type="spellEnd"/>
      <w:r w:rsidRPr="00BD2DB6">
        <w:rPr>
          <w:rFonts w:cs="Gentium Plus"/>
          <w:color w:val="FF0000"/>
        </w:rPr>
        <w:t xml:space="preserve"> as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!  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</w:t>
      </w:r>
      <w:r>
        <w:rPr>
          <w:rFonts w:cs="Gentium Plus"/>
        </w:rPr>
        <w:t>]</w:t>
      </w:r>
    </w:p>
    <w:p w14:paraId="631AA47C" w14:textId="00615453" w:rsidR="0040777E" w:rsidRPr="00ED2C45" w:rsidRDefault="00680055" w:rsidP="00855F31">
      <w:pPr>
        <w:pStyle w:val="Makale-3derece-baslik"/>
      </w:pPr>
      <w:r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  <w:r w:rsidR="00EC1A6E">
        <w:t xml:space="preserve"> </w:t>
      </w:r>
      <w:proofErr w:type="spellStart"/>
      <w:r w:rsidR="00EC1A6E">
        <w:t>Başlık</w:t>
      </w:r>
      <w:proofErr w:type="spellEnd"/>
      <w:r w:rsidR="00EC1A6E">
        <w:t xml:space="preserve"> (</w:t>
      </w:r>
      <w:proofErr w:type="spellStart"/>
      <w:r w:rsidR="00EC1A6E">
        <w:t>Sadece</w:t>
      </w:r>
      <w:proofErr w:type="spellEnd"/>
      <w:r w:rsidR="00EC1A6E">
        <w:t xml:space="preserve"> Baş </w:t>
      </w:r>
      <w:proofErr w:type="spellStart"/>
      <w:r w:rsidR="00EC1A6E">
        <w:t>Harfler</w:t>
      </w:r>
      <w:proofErr w:type="spellEnd"/>
      <w:r w:rsidR="00EC1A6E">
        <w:t xml:space="preserve"> Büyük) 10 Punto</w:t>
      </w:r>
    </w:p>
    <w:p w14:paraId="66CE816C" w14:textId="77777777" w:rsidR="00346269" w:rsidRPr="00ED2C45" w:rsidRDefault="00346269" w:rsidP="00346269">
      <w:pPr>
        <w:pStyle w:val="Makale-metni"/>
        <w:numPr>
          <w:ilvl w:val="0"/>
          <w:numId w:val="21"/>
        </w:numPr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Pr="00D00378">
        <w:rPr>
          <w:rFonts w:cs="Gentium Plus"/>
          <w:color w:val="FF0000"/>
        </w:rPr>
        <w:t>Başlık</w:t>
      </w:r>
      <w:r>
        <w:rPr>
          <w:rFonts w:cs="Gentium Plus"/>
          <w:color w:val="FF0000"/>
        </w:rPr>
        <w:t xml:space="preserve"> olarak</w:t>
      </w:r>
      <w:r w:rsidRPr="00D00378">
        <w:rPr>
          <w:rFonts w:cs="Gentium Plus"/>
          <w:color w:val="FF0000"/>
        </w:rPr>
        <w:t xml:space="preserve"> numaralandır</w:t>
      </w:r>
      <w:r>
        <w:rPr>
          <w:rFonts w:cs="Gentium Plus"/>
          <w:color w:val="FF0000"/>
        </w:rPr>
        <w:t>mayınız!</w:t>
      </w:r>
      <w:r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Pr="00BD2DB6">
        <w:rPr>
          <w:rFonts w:cs="Gentium Plus"/>
          <w:color w:val="FF0000"/>
        </w:rPr>
        <w:t xml:space="preserve">Do not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them</w:t>
      </w:r>
      <w:proofErr w:type="spellEnd"/>
      <w:r w:rsidRPr="00BD2DB6">
        <w:rPr>
          <w:rFonts w:cs="Gentium Plus"/>
          <w:color w:val="FF0000"/>
        </w:rPr>
        <w:t xml:space="preserve"> as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!  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</w:t>
      </w:r>
      <w:r>
        <w:rPr>
          <w:rFonts w:cs="Gentium Plus"/>
        </w:rPr>
        <w:t>]</w:t>
      </w:r>
    </w:p>
    <w:p w14:paraId="73615767" w14:textId="6D14043A" w:rsidR="006C4F4E" w:rsidRDefault="006C4F4E" w:rsidP="008B4A83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t>Görsel kullanımı için örnektir.</w:t>
      </w:r>
      <w:r>
        <w:rPr>
          <w:rFonts w:cs="Gentium Plus"/>
        </w:rPr>
        <w:t xml:space="preserve"> </w:t>
      </w:r>
    </w:p>
    <w:p w14:paraId="4BCAA4C2" w14:textId="69470918" w:rsidR="00C01B1C" w:rsidRDefault="00C01B1C" w:rsidP="00C01B1C">
      <w:pPr>
        <w:pStyle w:val="Makale-metni"/>
        <w:jc w:val="center"/>
        <w:rPr>
          <w:rFonts w:cs="Gentium Plus"/>
        </w:rPr>
      </w:pPr>
      <w:r>
        <w:rPr>
          <w:rFonts w:cs="Gentium Plus"/>
          <w:noProof/>
        </w:rPr>
        <w:drawing>
          <wp:inline distT="0" distB="0" distL="0" distR="0" wp14:anchorId="048DA717" wp14:editId="55C0E14D">
            <wp:extent cx="2129141" cy="691515"/>
            <wp:effectExtent l="0" t="0" r="0" b="0"/>
            <wp:docPr id="1989623540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9141" cy="691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48C76C" w14:textId="71C8DB51" w:rsidR="0041107B" w:rsidRDefault="00C01B1C" w:rsidP="003B4BC0">
      <w:pPr>
        <w:pStyle w:val="Makale-metni"/>
        <w:tabs>
          <w:tab w:val="center" w:pos="5897"/>
          <w:tab w:val="left" w:pos="9452"/>
        </w:tabs>
        <w:ind w:firstLine="0"/>
        <w:jc w:val="center"/>
        <w:rPr>
          <w:rFonts w:cs="Gentium Plus"/>
        </w:rPr>
      </w:pPr>
      <w:r w:rsidRPr="00675389">
        <w:rPr>
          <w:rFonts w:cs="Gentium Plus"/>
          <w:b/>
          <w:bCs/>
        </w:rPr>
        <w:t>Görsel 1.</w:t>
      </w:r>
      <w:r>
        <w:rPr>
          <w:rFonts w:cs="Gentium Plus"/>
        </w:rPr>
        <w:t xml:space="preserve"> İlk baş harf büyük</w:t>
      </w:r>
      <w:r w:rsidR="003B4BC0">
        <w:rPr>
          <w:rFonts w:cs="Gentium Plus"/>
        </w:rPr>
        <w:t>, ortalı</w:t>
      </w:r>
      <w:r w:rsidR="00675389">
        <w:rPr>
          <w:rFonts w:cs="Gentium Plus"/>
        </w:rPr>
        <w:t xml:space="preserve"> ve </w:t>
      </w:r>
      <w:r w:rsidR="003B4BC0">
        <w:rPr>
          <w:rFonts w:cs="Gentium Plus"/>
        </w:rPr>
        <w:t>bilgi altta olacak</w:t>
      </w:r>
      <w:r w:rsidR="00675389">
        <w:rPr>
          <w:rFonts w:cs="Gentium Plus"/>
        </w:rPr>
        <w:t xml:space="preserve"> şekilde hazırlanmalıdır</w:t>
      </w:r>
      <w:r w:rsidR="00BD2DB6">
        <w:rPr>
          <w:rFonts w:cs="Gentium Plus"/>
        </w:rPr>
        <w:t>.</w:t>
      </w:r>
    </w:p>
    <w:p w14:paraId="27336724" w14:textId="77777777" w:rsidR="00350DD1" w:rsidRDefault="00593545" w:rsidP="00350DD1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t xml:space="preserve">Tablo kullanımı </w:t>
      </w:r>
      <w:r w:rsidR="006C4F4E" w:rsidRPr="0041107B">
        <w:rPr>
          <w:rFonts w:cs="Gentium Plus"/>
          <w:highlight w:val="yellow"/>
        </w:rPr>
        <w:t>için örnektir.</w:t>
      </w:r>
      <w:r>
        <w:rPr>
          <w:rFonts w:cs="Gentium Plus"/>
        </w:rPr>
        <w:t xml:space="preserve"> </w:t>
      </w:r>
    </w:p>
    <w:p w14:paraId="542B805F" w14:textId="2BC428B1" w:rsidR="00350DD1" w:rsidRDefault="00350DD1" w:rsidP="00350DD1">
      <w:pPr>
        <w:pStyle w:val="Makale-metni"/>
        <w:jc w:val="center"/>
        <w:rPr>
          <w:rFonts w:cs="Gentium Plus"/>
        </w:rPr>
      </w:pPr>
      <w:r w:rsidRPr="00690C1C">
        <w:rPr>
          <w:rFonts w:cs="Gentium Plus"/>
          <w:b/>
          <w:bCs/>
        </w:rPr>
        <w:t>Tablo 1.</w:t>
      </w:r>
      <w:r>
        <w:rPr>
          <w:rFonts w:cs="Gentium Plus"/>
        </w:rPr>
        <w:t xml:space="preserve"> </w:t>
      </w:r>
      <w:r w:rsidR="003B4BC0">
        <w:rPr>
          <w:rFonts w:cs="Gentium Plus"/>
        </w:rPr>
        <w:t xml:space="preserve">İlk baş harf büyük, ortalı ve bilgi </w:t>
      </w:r>
      <w:r w:rsidR="003B4BC0">
        <w:rPr>
          <w:rFonts w:cs="Gentium Plus"/>
        </w:rPr>
        <w:t>üstte</w:t>
      </w:r>
      <w:r w:rsidR="003B4BC0">
        <w:rPr>
          <w:rFonts w:cs="Gentium Plus"/>
        </w:rPr>
        <w:t xml:space="preserve"> olacak</w:t>
      </w:r>
      <w:r w:rsidR="003B4BC0">
        <w:rPr>
          <w:rFonts w:cs="Gentium Plus"/>
        </w:rPr>
        <w:t xml:space="preserve"> </w:t>
      </w:r>
      <w:r>
        <w:rPr>
          <w:rFonts w:cs="Gentium Plus"/>
        </w:rPr>
        <w:t>şekilde hazırlanmalıdır</w:t>
      </w:r>
    </w:p>
    <w:tbl>
      <w:tblPr>
        <w:tblStyle w:val="TabloKlavuzu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  <w:gridCol w:w="1200"/>
      </w:tblGrid>
      <w:tr w:rsidR="00675389" w14:paraId="58D5E1AE" w14:textId="77777777" w:rsidTr="00BD2DB6">
        <w:trPr>
          <w:trHeight w:val="240"/>
          <w:jc w:val="center"/>
        </w:trPr>
        <w:tc>
          <w:tcPr>
            <w:tcW w:w="1200" w:type="dxa"/>
          </w:tcPr>
          <w:p w14:paraId="293752F5" w14:textId="53B53A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</w:p>
        </w:tc>
        <w:tc>
          <w:tcPr>
            <w:tcW w:w="1200" w:type="dxa"/>
          </w:tcPr>
          <w:p w14:paraId="4A76402B" w14:textId="73D0C562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3588902E" w14:textId="2B313EB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53101764" w14:textId="1B3F74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2B5E39A3" w14:textId="6C59CF8C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</w:tr>
      <w:tr w:rsidR="00675389" w14:paraId="1441CF66" w14:textId="77777777" w:rsidTr="00BD2DB6">
        <w:trPr>
          <w:trHeight w:val="233"/>
          <w:jc w:val="center"/>
        </w:trPr>
        <w:tc>
          <w:tcPr>
            <w:tcW w:w="1200" w:type="dxa"/>
          </w:tcPr>
          <w:p w14:paraId="203FA448" w14:textId="73FC9AB5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448E305A" w14:textId="6D4C04DE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DE1D081" w14:textId="1863AFB6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7B08963D" w14:textId="4358A4B8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37896E7" w14:textId="5F80DA8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  <w:tr w:rsidR="00675389" w14:paraId="5A3B591C" w14:textId="77777777" w:rsidTr="00BD2DB6">
        <w:trPr>
          <w:trHeight w:val="240"/>
          <w:jc w:val="center"/>
        </w:trPr>
        <w:tc>
          <w:tcPr>
            <w:tcW w:w="1200" w:type="dxa"/>
          </w:tcPr>
          <w:p w14:paraId="3BBE275D" w14:textId="6109E579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08F8F42E" w14:textId="29FEABBF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51BC3092" w14:textId="2A0F8F03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3BA04328" w14:textId="31EE2AA7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0E3D2183" w14:textId="47D207C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</w:tbl>
    <w:p w14:paraId="5BADB7AA" w14:textId="77777777" w:rsidR="002F009D" w:rsidRPr="00ED2C45" w:rsidRDefault="002F009D" w:rsidP="0040777E">
      <w:pPr>
        <w:pStyle w:val="Makale-1derece-baslik"/>
      </w:pPr>
      <w:r w:rsidRPr="00ED2C45">
        <w:t>Sonuç</w:t>
      </w:r>
    </w:p>
    <w:p w14:paraId="4CADCAE2" w14:textId="77777777" w:rsidR="00346269" w:rsidRDefault="00346269" w:rsidP="00346269">
      <w:pPr>
        <w:pStyle w:val="Makale-metni"/>
      </w:pPr>
      <w:r w:rsidRPr="00ED2C45">
        <w:t xml:space="preserve">[Sonuç metni buraya yazılacak/yapıştırılacak. </w:t>
      </w:r>
      <w:proofErr w:type="spellStart"/>
      <w:r w:rsidRPr="00A348E3">
        <w:t>The</w:t>
      </w:r>
      <w:proofErr w:type="spellEnd"/>
      <w:r w:rsidRPr="00A348E3">
        <w:t xml:space="preserve"> final </w:t>
      </w:r>
      <w:proofErr w:type="spellStart"/>
      <w:r w:rsidRPr="00A348E3">
        <w:t>text</w:t>
      </w:r>
      <w:proofErr w:type="spellEnd"/>
      <w:r w:rsidRPr="00A348E3">
        <w:t xml:space="preserve"> </w:t>
      </w:r>
      <w:proofErr w:type="spellStart"/>
      <w:r w:rsidRPr="00A348E3">
        <w:t>will</w:t>
      </w:r>
      <w:proofErr w:type="spellEnd"/>
      <w:r w:rsidRPr="00A348E3">
        <w:t xml:space="preserve"> be </w:t>
      </w:r>
      <w:proofErr w:type="spellStart"/>
      <w:r w:rsidRPr="00A348E3">
        <w:t>written</w:t>
      </w:r>
      <w:proofErr w:type="spellEnd"/>
      <w:r w:rsidRPr="00A348E3">
        <w:t>/</w:t>
      </w:r>
      <w:proofErr w:type="spellStart"/>
      <w:r w:rsidRPr="00A348E3">
        <w:t>pasted</w:t>
      </w:r>
      <w:proofErr w:type="spellEnd"/>
      <w:r w:rsidRPr="00A348E3">
        <w:t xml:space="preserve"> here. </w:t>
      </w:r>
      <w:r>
        <w:t xml:space="preserve"> </w:t>
      </w:r>
      <w:r w:rsidRPr="00D00378">
        <w:rPr>
          <w:color w:val="FF0000"/>
        </w:rPr>
        <w:t>Başlık</w:t>
      </w:r>
      <w:r>
        <w:rPr>
          <w:color w:val="FF0000"/>
        </w:rPr>
        <w:t xml:space="preserve"> olarak</w:t>
      </w:r>
      <w:r w:rsidRPr="00D00378">
        <w:rPr>
          <w:color w:val="FF0000"/>
        </w:rPr>
        <w:t xml:space="preserve"> numaralandır</w:t>
      </w:r>
      <w:r>
        <w:rPr>
          <w:color w:val="FF0000"/>
        </w:rPr>
        <w:t xml:space="preserve">mayınız! </w:t>
      </w:r>
      <w:r w:rsidRPr="00BD2DB6">
        <w:rPr>
          <w:color w:val="FF0000"/>
        </w:rPr>
        <w:t xml:space="preserve">Do not </w:t>
      </w:r>
      <w:proofErr w:type="spellStart"/>
      <w:r w:rsidRPr="00BD2DB6">
        <w:rPr>
          <w:color w:val="FF0000"/>
        </w:rPr>
        <w:t>number</w:t>
      </w:r>
      <w:proofErr w:type="spellEnd"/>
      <w:r w:rsidRPr="00BD2DB6">
        <w:rPr>
          <w:color w:val="FF0000"/>
        </w:rPr>
        <w:t xml:space="preserve"> </w:t>
      </w:r>
      <w:proofErr w:type="spellStart"/>
      <w:r w:rsidRPr="00BD2DB6">
        <w:rPr>
          <w:color w:val="FF0000"/>
        </w:rPr>
        <w:t>them</w:t>
      </w:r>
      <w:proofErr w:type="spellEnd"/>
      <w:r w:rsidRPr="00BD2DB6">
        <w:rPr>
          <w:color w:val="FF0000"/>
        </w:rPr>
        <w:t xml:space="preserve"> as </w:t>
      </w:r>
      <w:proofErr w:type="spellStart"/>
      <w:r w:rsidRPr="00BD2DB6">
        <w:rPr>
          <w:color w:val="FF0000"/>
        </w:rPr>
        <w:t>headings</w:t>
      </w:r>
      <w:proofErr w:type="spellEnd"/>
      <w:r w:rsidRPr="00ED2C45">
        <w:t>].</w:t>
      </w:r>
    </w:p>
    <w:p w14:paraId="5BA1D8BD" w14:textId="0ECE3D59" w:rsidR="002F4DD1" w:rsidRPr="002F4DD1" w:rsidRDefault="002F4DD1" w:rsidP="002F4DD1">
      <w:pPr>
        <w:pStyle w:val="Makale-1derece-baslik"/>
      </w:pPr>
      <w:proofErr w:type="spellStart"/>
      <w:r w:rsidRPr="002F4DD1">
        <w:t>Extended</w:t>
      </w:r>
      <w:proofErr w:type="spellEnd"/>
      <w:r w:rsidRPr="002F4DD1">
        <w:t xml:space="preserve"> </w:t>
      </w:r>
      <w:proofErr w:type="spellStart"/>
      <w:r w:rsidRPr="002F4DD1">
        <w:t>Abstract</w:t>
      </w:r>
      <w:proofErr w:type="spellEnd"/>
    </w:p>
    <w:p w14:paraId="42EFCCAC" w14:textId="242A7FA5" w:rsidR="00346269" w:rsidRDefault="00346269" w:rsidP="00346269">
      <w:pPr>
        <w:pStyle w:val="Makale-metni"/>
      </w:pPr>
      <w:r>
        <w:t>[</w:t>
      </w:r>
      <w:bookmarkStart w:id="0" w:name="_Hlk159611998"/>
      <w:proofErr w:type="spellStart"/>
      <w:r w:rsidRPr="00134940">
        <w:t>Extended</w:t>
      </w:r>
      <w:proofErr w:type="spellEnd"/>
      <w:r w:rsidRPr="00134940">
        <w:t xml:space="preserve"> </w:t>
      </w:r>
      <w:proofErr w:type="spellStart"/>
      <w:r>
        <w:t>Abstrack</w:t>
      </w:r>
      <w:proofErr w:type="spellEnd"/>
      <w:r w:rsidRPr="00134940">
        <w:t xml:space="preserve"> </w:t>
      </w:r>
      <w:proofErr w:type="spellStart"/>
      <w:r w:rsidRPr="00134940">
        <w:t>will</w:t>
      </w:r>
      <w:proofErr w:type="spellEnd"/>
      <w:r w:rsidRPr="00134940">
        <w:t xml:space="preserve"> be </w:t>
      </w:r>
      <w:proofErr w:type="spellStart"/>
      <w:r w:rsidRPr="00134940">
        <w:t>written</w:t>
      </w:r>
      <w:proofErr w:type="spellEnd"/>
      <w:r w:rsidRPr="00134940">
        <w:t>/</w:t>
      </w:r>
      <w:proofErr w:type="spellStart"/>
      <w:r w:rsidRPr="00134940">
        <w:t>pasted</w:t>
      </w:r>
      <w:proofErr w:type="spellEnd"/>
      <w:r w:rsidRPr="00134940">
        <w:t xml:space="preserve"> here.</w:t>
      </w:r>
      <w:bookmarkEnd w:id="0"/>
      <w:r w:rsidR="00CA12AD">
        <w:t xml:space="preserve"> </w:t>
      </w:r>
      <w:r w:rsidR="00CA12AD" w:rsidRPr="00CA12AD">
        <w:rPr>
          <w:highlight w:val="yellow"/>
        </w:rPr>
        <w:t>BU BÖLÜM TÜRKÇE MAKALELER İÇİN ZORUNLUDUR</w:t>
      </w:r>
      <w:r>
        <w:t>]</w:t>
      </w:r>
    </w:p>
    <w:p w14:paraId="73C43C95" w14:textId="4BD09459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 xml:space="preserve">Kaynakça | </w:t>
      </w:r>
      <w:proofErr w:type="spellStart"/>
      <w:r w:rsidRPr="00ED2C45">
        <w:rPr>
          <w:rFonts w:ascii="Gentium Plus" w:hAnsi="Gentium Plus" w:cs="Gentium Plus"/>
        </w:rPr>
        <w:t>References</w:t>
      </w:r>
      <w:proofErr w:type="spellEnd"/>
      <w:r w:rsidRPr="00ED2C45">
        <w:rPr>
          <w:rFonts w:ascii="Gentium Plus" w:hAnsi="Gentium Plus" w:cs="Gentium Plus"/>
        </w:rPr>
        <w:fldChar w:fldCharType="begin"/>
      </w:r>
      <w:r w:rsidRPr="00ED2C45">
        <w:rPr>
          <w:rFonts w:ascii="Gentium Plus" w:hAnsi="Gentium Plus" w:cs="Gentium Plus"/>
        </w:rPr>
        <w:instrText xml:space="preserve"> ADDIN ZOTERO_BIBL {"uncited":[],"omitted":[],"custom":[]} CSL_BIBLIOGRAPHY </w:instrText>
      </w:r>
      <w:r w:rsidRPr="00ED2C45">
        <w:rPr>
          <w:rFonts w:ascii="Gentium Plus" w:hAnsi="Gentium Plus" w:cs="Gentium Plus"/>
        </w:rPr>
        <w:fldChar w:fldCharType="separate"/>
      </w:r>
    </w:p>
    <w:p w14:paraId="66BCAD85" w14:textId="77777777" w:rsidR="00346269" w:rsidRPr="00ED2C45" w:rsidRDefault="00346269" w:rsidP="00346269">
      <w:pPr>
        <w:pStyle w:val="Makale-kaynakca-listesi"/>
        <w:ind w:left="0" w:firstLine="0"/>
      </w:pPr>
      <w:r w:rsidRPr="00ED2C45">
        <w:t xml:space="preserve">Soyad, Ad. </w:t>
      </w:r>
      <w:r>
        <w:t xml:space="preserve">(Yıl). </w:t>
      </w:r>
      <w:r w:rsidRPr="00ED2C45">
        <w:rPr>
          <w:i/>
          <w:iCs/>
        </w:rPr>
        <w:t>Eser Adı</w:t>
      </w:r>
      <w:r w:rsidRPr="00ED2C45">
        <w:t>. Yayınevi.</w:t>
      </w:r>
    </w:p>
    <w:p w14:paraId="6F59C56B" w14:textId="77777777" w:rsidR="00346269" w:rsidRPr="00ED2C45" w:rsidRDefault="00346269" w:rsidP="00346269">
      <w:pPr>
        <w:pStyle w:val="Makale-kaynakca-listesi"/>
      </w:pPr>
      <w:r w:rsidRPr="00ED2C45">
        <w:t xml:space="preserve">Soyad, Ad. </w:t>
      </w:r>
      <w:r>
        <w:t xml:space="preserve">(Yıl). </w:t>
      </w:r>
      <w:r w:rsidRPr="00ED2C45">
        <w:t xml:space="preserve">Makale Adı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61F78E9C" w14:textId="77777777" w:rsidR="00346269" w:rsidRPr="00ED2C45" w:rsidRDefault="00346269" w:rsidP="00346269">
      <w:pPr>
        <w:pStyle w:val="Makale-kaynakca-listesi"/>
        <w:ind w:left="0" w:firstLine="0"/>
      </w:pPr>
      <w:r w:rsidRPr="00ED2C45">
        <w:t xml:space="preserve">Soyad, Ad. </w:t>
      </w:r>
      <w:r>
        <w:t xml:space="preserve">(Yıl). </w:t>
      </w:r>
      <w:r w:rsidRPr="00ED2C45">
        <w:rPr>
          <w:i/>
          <w:iCs/>
        </w:rPr>
        <w:t>Eser Adı</w:t>
      </w:r>
      <w:r w:rsidRPr="00ED2C45">
        <w:t>. Yayınevi.</w:t>
      </w:r>
    </w:p>
    <w:p w14:paraId="7126D082" w14:textId="77777777" w:rsidR="00346269" w:rsidRPr="00ED2C45" w:rsidRDefault="00346269" w:rsidP="00346269">
      <w:pPr>
        <w:pStyle w:val="Makale-kaynakca-listesi"/>
      </w:pPr>
      <w:r w:rsidRPr="00ED2C45">
        <w:t xml:space="preserve">Soyad, Ad. </w:t>
      </w:r>
      <w:r>
        <w:t xml:space="preserve">(Yıl). </w:t>
      </w:r>
      <w:r w:rsidRPr="00ED2C45">
        <w:t xml:space="preserve">Makale Adı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F615984" w14:textId="7DF6FDA7" w:rsidR="00BC7AB4" w:rsidRDefault="002F009D" w:rsidP="00566A1F">
      <w:pPr>
        <w:pStyle w:val="Makale-kaynakca-listesi"/>
      </w:pPr>
      <w:r w:rsidRPr="00ED2C45">
        <w:fldChar w:fldCharType="end"/>
      </w:r>
    </w:p>
    <w:p w14:paraId="15F5DD49" w14:textId="3459FFC1" w:rsidR="00346269" w:rsidRPr="00E47BCD" w:rsidRDefault="00346269" w:rsidP="00346269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Lütfen Kaynakçanızı Apa7 kurallarına uygun bir şekilde hazırlayınız. Kopyalama işlemini bu bölümde de uygulayabilirsiniz.</w:t>
      </w:r>
      <w:r>
        <w:rPr>
          <w:rFonts w:ascii="Gentium Plus" w:hAnsi="Gentium Plus" w:cs="Gentium Plus"/>
          <w:color w:val="FF0000"/>
          <w:sz w:val="19"/>
          <w:shd w:val="clear" w:color="auto" w:fill="FFFFFF"/>
        </w:rPr>
        <w:t xml:space="preserve">  </w:t>
      </w:r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Kaynakça gösterimlerini WORD, </w:t>
      </w:r>
      <w:proofErr w:type="spellStart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Mendeley</w:t>
      </w:r>
      <w:proofErr w:type="spellEnd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, </w:t>
      </w:r>
      <w:proofErr w:type="spellStart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Zotero</w:t>
      </w:r>
      <w:proofErr w:type="spellEnd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 ve </w:t>
      </w:r>
      <w:proofErr w:type="spellStart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EndNote</w:t>
      </w:r>
      <w:proofErr w:type="spellEnd"/>
      <w:r w:rsidRPr="00E47BCD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 ile hazırlamanız tavsiye edilmektedir.</w:t>
      </w:r>
    </w:p>
    <w:p w14:paraId="4E9D2AF8" w14:textId="77777777" w:rsidR="00D02A70" w:rsidRDefault="00D02A7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03E1A936" w14:textId="39FF00C6" w:rsidR="00D02A70" w:rsidRDefault="00D02A7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hyperlink r:id="rId18" w:history="1">
        <w:r w:rsidRPr="00632A81">
          <w:rPr>
            <w:rStyle w:val="Kpr"/>
            <w:rFonts w:ascii="Gentium Plus" w:hAnsi="Gentium Plus" w:cs="Gentium Plus"/>
            <w:sz w:val="19"/>
            <w:shd w:val="clear" w:color="auto" w:fill="FFFFFF"/>
          </w:rPr>
          <w:t>https://libguides.csudh.edu/citation/apa-7</w:t>
        </w:r>
      </w:hyperlink>
      <w:r>
        <w:rPr>
          <w:rFonts w:ascii="Gentium Plus" w:hAnsi="Gentium Plus" w:cs="Gentium Plus"/>
          <w:color w:val="FF0000"/>
          <w:sz w:val="19"/>
          <w:shd w:val="clear" w:color="auto" w:fill="FFFFFF"/>
        </w:rPr>
        <w:t xml:space="preserve"> </w:t>
      </w:r>
    </w:p>
    <w:p w14:paraId="01CBF470" w14:textId="77777777" w:rsidR="00B335ED" w:rsidRDefault="00B335ED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5BE54F09" w14:textId="77777777" w:rsidR="00B335ED" w:rsidRDefault="00B335ED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71C3EC51" w14:textId="77777777" w:rsidR="00B335ED" w:rsidRDefault="00B335ED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376139A7" w14:textId="77777777" w:rsidR="00B335ED" w:rsidRDefault="00B335ED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22627B0A" w14:textId="296BDB99" w:rsidR="0032779F" w:rsidRPr="00AD1786" w:rsidRDefault="0032779F" w:rsidP="00EB307B">
      <w:pPr>
        <w:widowControl/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sectPr w:rsidR="0032779F" w:rsidRPr="00AD1786" w:rsidSect="002C3C4C">
      <w:headerReference w:type="default" r:id="rId19"/>
      <w:headerReference w:type="first" r:id="rId20"/>
      <w:pgSz w:w="9072" w:h="13608" w:code="155"/>
      <w:pgMar w:top="1134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A7CF67" w14:textId="77777777" w:rsidR="00452A1A" w:rsidRDefault="00452A1A" w:rsidP="00084182">
      <w:r>
        <w:separator/>
      </w:r>
    </w:p>
  </w:endnote>
  <w:endnote w:type="continuationSeparator" w:id="0">
    <w:p w14:paraId="273A6588" w14:textId="77777777" w:rsidR="00452A1A" w:rsidRDefault="00452A1A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ntium Plus">
    <w:altName w:val="Segoe UI Historic"/>
    <w:panose1 w:val="02000503060000020004"/>
    <w:charset w:val="A2"/>
    <w:family w:val="auto"/>
    <w:pitch w:val="variable"/>
    <w:sig w:usb0="E00003FF" w:usb1="5200E1FF" w:usb2="0A000029" w:usb3="00000000" w:csb0="0000019F" w:csb1="00000000"/>
    <w:embedRegular r:id="rId1" w:fontKey="{F8C4B3AB-B892-43C9-A729-FE72832C83C1}"/>
    <w:embedBold r:id="rId2" w:fontKey="{F07222B2-C7A2-4829-814A-C17BC561A931}"/>
    <w:embedItalic r:id="rId3" w:fontKey="{C74F705E-A647-47BA-A166-AFD0EADEC8CC}"/>
    <w:embedBoldItalic r:id="rId4" w:fontKey="{8B80164B-5B41-42DB-9C67-61A8851895D2}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5" w:fontKey="{7DD629EB-EBCA-4804-9521-6CB197E85202}"/>
    <w:embedBold r:id="rId6" w:fontKey="{9CAC104F-E304-477B-917A-12EC4FF4BEE1}"/>
    <w:embedItalic r:id="rId7" w:fontKey="{9DF8F714-F6C9-42D4-A262-155F8FA6F837}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7EC17E" w14:textId="66F90D9F" w:rsidR="002F009D" w:rsidRPr="008B03A2" w:rsidRDefault="00EB307B" w:rsidP="00CC2B54">
    <w:pPr>
      <w:pStyle w:val="Makale-alt-bilgi-cift"/>
      <w:tabs>
        <w:tab w:val="left" w:pos="1141"/>
        <w:tab w:val="center" w:pos="3509"/>
      </w:tabs>
      <w:jc w:val="left"/>
    </w:pPr>
    <w:r>
      <w:rPr>
        <w:noProof/>
      </w:rPr>
      <mc:AlternateContent>
        <mc:Choice Requires="wps">
          <w:drawing>
            <wp:anchor distT="0" distB="0" distL="114300" distR="114300" simplePos="0" relativeHeight="251667456" behindDoc="0" locked="0" layoutInCell="1" allowOverlap="1" wp14:anchorId="1DB682F4" wp14:editId="0A594B7D">
              <wp:simplePos x="0" y="0"/>
              <wp:positionH relativeFrom="column">
                <wp:posOffset>-694447</wp:posOffset>
              </wp:positionH>
              <wp:positionV relativeFrom="paragraph">
                <wp:posOffset>265241</wp:posOffset>
              </wp:positionV>
              <wp:extent cx="9124545" cy="139646"/>
              <wp:effectExtent l="0" t="0" r="635" b="0"/>
              <wp:wrapNone/>
              <wp:docPr id="76815670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9124545" cy="13964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B0FB861" id="Rectangle 91" o:spid="_x0000_s1026" style="position:absolute;margin-left:-54.7pt;margin-top:20.9pt;width:718.45pt;height:11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" fillcolor="#333" stroked="f"/>
          </w:pict>
        </mc:Fallback>
      </mc:AlternateContent>
    </w:r>
    <w:r w:rsidR="00CC2B54">
      <w:rPr>
        <w:noProof/>
      </w:rPr>
      <mc:AlternateContent>
        <mc:Choice Requires="wps">
          <w:drawing>
            <wp:anchor distT="0" distB="0" distL="114300" distR="114300" simplePos="0" relativeHeight="251669504" behindDoc="0" locked="0" layoutInCell="1" allowOverlap="1" wp14:anchorId="20A5F9AF" wp14:editId="6ECF0447">
              <wp:simplePos x="0" y="0"/>
              <wp:positionH relativeFrom="column">
                <wp:posOffset>1084580</wp:posOffset>
              </wp:positionH>
              <wp:positionV relativeFrom="paragraph">
                <wp:posOffset>262724</wp:posOffset>
              </wp:positionV>
              <wp:extent cx="2520315" cy="115495"/>
              <wp:effectExtent l="0" t="0" r="0" b="0"/>
              <wp:wrapNone/>
              <wp:docPr id="1436355941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1ACBCB3" id="Rectangle 92" o:spid="_x0000_s1026" style="position:absolute;margin-left:85.4pt;margin-top:20.7pt;width:198.45pt;height:9.1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" fillcolor="#cc3232" stroked="f"/>
          </w:pict>
        </mc:Fallback>
      </mc:AlternateContent>
    </w:r>
    <w:r w:rsidR="00CC2B54">
      <w:tab/>
    </w:r>
    <w:r w:rsidR="00CC2B54">
      <w:tab/>
    </w:r>
    <w:r w:rsidR="00FD0841" w:rsidRPr="00FD0841">
      <w:t>www.turkiyemedyaakademisi.com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89048D5" w14:textId="58F8A3FC" w:rsidR="002F009D" w:rsidRDefault="00EB307B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73600" behindDoc="0" locked="0" layoutInCell="1" allowOverlap="1" wp14:anchorId="6184C424" wp14:editId="3E870F49">
              <wp:simplePos x="0" y="0"/>
              <wp:positionH relativeFrom="column">
                <wp:posOffset>-655536</wp:posOffset>
              </wp:positionH>
              <wp:positionV relativeFrom="paragraph">
                <wp:posOffset>260161</wp:posOffset>
              </wp:positionV>
              <wp:extent cx="9056451" cy="81280"/>
              <wp:effectExtent l="0" t="0" r="0" b="0"/>
              <wp:wrapNone/>
              <wp:docPr id="3101127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9056451" cy="81280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8A69150" id="Rectangle 91" o:spid="_x0000_s1026" style="position:absolute;margin-left:-51.6pt;margin-top:20.5pt;width:713.1pt;height:6.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" fillcolor="#333" stroked="f"/>
          </w:pict>
        </mc:Fallback>
      </mc:AlternateContent>
    </w:r>
    <w:r w:rsidR="008E0DEB" w:rsidRPr="008E0DEB">
      <w:rPr>
        <w:rFonts w:cs="Gentium Plus"/>
        <w:i/>
        <w:iCs/>
        <w:sz w:val="16"/>
        <w:szCs w:val="16"/>
      </w:rPr>
      <w:t>Türkiye Medya Akademisi Dergisi | e-ISSN: 2791-6014</w:t>
    </w:r>
  </w:p>
  <w:p w14:paraId="52470498" w14:textId="46E1A15F" w:rsidR="002F009D" w:rsidRPr="00467181" w:rsidRDefault="00024AE6" w:rsidP="00467181">
    <w:pPr>
      <w:pStyle w:val="AltBilgi"/>
    </w:pPr>
    <w:r>
      <w:rPr>
        <w:noProof/>
      </w:rPr>
      <mc:AlternateContent>
        <mc:Choice Requires="wps">
          <w:drawing>
            <wp:anchor distT="0" distB="0" distL="114300" distR="114300" simplePos="0" relativeHeight="251675648" behindDoc="0" locked="0" layoutInCell="1" allowOverlap="1" wp14:anchorId="67912D5A" wp14:editId="4C9F94B6">
              <wp:simplePos x="0" y="0"/>
              <wp:positionH relativeFrom="column">
                <wp:posOffset>1071959</wp:posOffset>
              </wp:positionH>
              <wp:positionV relativeFrom="paragraph">
                <wp:posOffset>96520</wp:posOffset>
              </wp:positionV>
              <wp:extent cx="2520315" cy="115495"/>
              <wp:effectExtent l="0" t="0" r="0" b="0"/>
              <wp:wrapNone/>
              <wp:docPr id="1786647314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8C72B1B" id="Rectangle 92" o:spid="_x0000_s1026" style="position:absolute;margin-left:84.4pt;margin-top:7.6pt;width:198.45pt;height:9.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AmmAwr3gAAAAkBAAAPAAAAAAAAAAAAAAAAAEMEAABkcnMvZG93bnJl&#10;di54bWxQSwUGAAAAAAQABADzAAAATgUAAAAA&#10;" fillcolor="#cc3232" stroked="f"/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353C6D8" w14:textId="04B1A8F3" w:rsidR="002F009D" w:rsidRPr="002F009D" w:rsidRDefault="00CC2B54" w:rsidP="00517D46">
    <w:pPr>
      <w:pStyle w:val="Makale-alt-bilgi-tek-sayfa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3D5E6D9D" wp14:editId="1446D181">
              <wp:simplePos x="0" y="0"/>
              <wp:positionH relativeFrom="column">
                <wp:posOffset>1076117</wp:posOffset>
              </wp:positionH>
              <wp:positionV relativeFrom="paragraph">
                <wp:posOffset>270510</wp:posOffset>
              </wp:positionV>
              <wp:extent cx="2520315" cy="115495"/>
              <wp:effectExtent l="0" t="0" r="0" b="0"/>
              <wp:wrapNone/>
              <wp:docPr id="92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4E350F1" id="Rectangle 92" o:spid="_x0000_s1026" style="position:absolute;margin-left:84.75pt;margin-top:21.3pt;width:198.45pt;height:9.1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BcbXEp3gAAAAkBAAAPAAAAAAAAAAAAAAAAAEMEAABkcnMvZG93bnJl&#10;di54bWxQSwUGAAAAAAQABADzAAAATgUAAAAA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4FFA1A6" wp14:editId="1F7C0D5F">
              <wp:simplePos x="0" y="0"/>
              <wp:positionH relativeFrom="column">
                <wp:posOffset>-661670</wp:posOffset>
              </wp:positionH>
              <wp:positionV relativeFrom="paragraph">
                <wp:posOffset>268747</wp:posOffset>
              </wp:positionV>
              <wp:extent cx="5895975" cy="81886"/>
              <wp:effectExtent l="0" t="0" r="9525" b="0"/>
              <wp:wrapNone/>
              <wp:docPr id="91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88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964293" id="Rectangle 91" o:spid="_x0000_s1026" style="position:absolute;margin-left:-52.1pt;margin-top:21.15pt;width:464.25pt;height:6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" fillcolor="#333" stroked="f"/>
          </w:pict>
        </mc:Fallback>
      </mc:AlternateContent>
    </w:r>
    <w:r w:rsidR="00FD0841">
      <w:rPr>
        <w:noProof/>
      </w:rPr>
      <w:t>Türkiye Medya Akademisi Dergisi</w:t>
    </w:r>
    <w:r w:rsidR="002F009D" w:rsidRPr="002F009D">
      <w:t xml:space="preserve"> | </w:t>
    </w:r>
    <w:r w:rsidR="00FD0841">
      <w:t>e-</w:t>
    </w:r>
    <w:r w:rsidR="002F009D" w:rsidRPr="002F009D">
      <w:t xml:space="preserve">ISSN: </w:t>
    </w:r>
    <w:r w:rsidR="00FD0841" w:rsidRPr="00FD0841">
      <w:t>2791-601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9C3133" w14:textId="77777777" w:rsidR="00452A1A" w:rsidRPr="00DC23D6" w:rsidRDefault="00452A1A" w:rsidP="00084182">
      <w:r w:rsidRPr="00DC23D6">
        <w:separator/>
      </w:r>
    </w:p>
  </w:footnote>
  <w:footnote w:type="continuationSeparator" w:id="0">
    <w:p w14:paraId="378E759F" w14:textId="77777777" w:rsidR="00452A1A" w:rsidRPr="00DC23D6" w:rsidRDefault="00452A1A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26B0EE" w14:textId="1B5F92FD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ED2C45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>Makale Türkçe Ad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BF7999D" w14:textId="1DB689B3" w:rsidR="00BE03AA" w:rsidRDefault="00FD0841" w:rsidP="00BE03AA">
    <w:pPr>
      <w:pStyle w:val="Makale-us-bilgi-ilk-sayfa-TR-EN"/>
      <w:rPr>
        <w:rStyle w:val="Makale-ust-bilgi-ilk-sayfa"/>
      </w:rPr>
    </w:pPr>
    <w:r w:rsidRPr="00FD0841">
      <w:t xml:space="preserve"> </w:t>
    </w:r>
    <w:r w:rsidRPr="00FD0841">
      <w:rPr>
        <w:noProof/>
      </w:rPr>
      <w:t>Türkiye Medya Akademisi Dergisi</w:t>
    </w:r>
    <w:r w:rsidR="00622CEC">
      <w:rPr>
        <w:noProof/>
      </w:rPr>
      <w:t>,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Sayı: </w:t>
    </w:r>
    <w:r w:rsidR="00014B61">
      <w:rPr>
        <w:rStyle w:val="Makale-ust-bilgi-ilk-sayfa"/>
        <w:rFonts w:cs="Arial"/>
        <w:color w:val="auto"/>
        <w:spacing w:val="0"/>
        <w:szCs w:val="22"/>
      </w:rPr>
      <w:t>1</w:t>
    </w:r>
    <w:r w:rsidR="003B2BCA">
      <w:rPr>
        <w:rStyle w:val="Makale-ust-bilgi-ilk-sayfa"/>
        <w:rFonts w:cs="Arial"/>
        <w:color w:val="auto"/>
        <w:spacing w:val="0"/>
        <w:szCs w:val="22"/>
      </w:rPr>
      <w:t>2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 (</w:t>
    </w:r>
    <w:r w:rsidR="002F70E6">
      <w:rPr>
        <w:rStyle w:val="Makale-ust-bilgi-ilk-sayfa"/>
        <w:rFonts w:cs="Arial"/>
        <w:color w:val="auto"/>
        <w:spacing w:val="0"/>
        <w:szCs w:val="22"/>
      </w:rPr>
      <w:t>Eylül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202</w:t>
    </w:r>
    <w:r w:rsidR="003B2BCA">
      <w:rPr>
        <w:rStyle w:val="Makale-ust-bilgi-ilk-sayfa"/>
        <w:rFonts w:cs="Arial"/>
        <w:color w:val="auto"/>
        <w:spacing w:val="0"/>
        <w:szCs w:val="22"/>
      </w:rPr>
      <w:t>6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), </w:t>
    </w:r>
    <w:r w:rsidR="00BE03AA">
      <w:rPr>
        <w:rStyle w:val="Makale-ust-bilgi-ilk-sayfa"/>
      </w:rPr>
      <w:t>İlk Sayfa-Son Sayfa | Araştırma Makalesi</w:t>
    </w:r>
  </w:p>
  <w:p w14:paraId="528E9CD6" w14:textId="74CCFA4B" w:rsidR="002F009D" w:rsidRPr="00E42D97" w:rsidRDefault="002F009D" w:rsidP="00024AE6">
    <w:pPr>
      <w:pStyle w:val="Makale-us-bilgi-ilk-sayfa-TR-EN"/>
      <w:jc w:val="left"/>
      <w:rPr>
        <w:rStyle w:val="Makale-ust-bilgi-ilk-sayfa"/>
        <w:rFonts w:cs="Arial"/>
        <w:color w:val="auto"/>
        <w:spacing w:val="0"/>
        <w:szCs w:val="22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8D1407" w14:textId="46072054" w:rsidR="002F009D" w:rsidRPr="001E7335" w:rsidRDefault="00CB52B8" w:rsidP="00CC2B54">
    <w:pPr>
      <w:pStyle w:val="Makale-us-bilgi-ilk-sayfa-TR-EN"/>
      <w:tabs>
        <w:tab w:val="left" w:pos="335"/>
        <w:tab w:val="right" w:pos="7030"/>
      </w:tabs>
      <w:jc w:val="left"/>
      <w:rPr>
        <w:rStyle w:val="Makale-ust-bilgi-ilk-sayfa"/>
      </w:rPr>
    </w:pPr>
    <w:r w:rsidRPr="000F0D2D">
      <w:rPr>
        <w:noProof/>
      </w:rPr>
      <w:t>Journal of Türkiye Media Academy</w:t>
    </w:r>
    <w:r>
      <w:rPr>
        <w:noProof/>
      </w:rPr>
      <w:t>,</w:t>
    </w:r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Issue</w:t>
    </w:r>
    <w:proofErr w:type="spellEnd"/>
    <w:r>
      <w:rPr>
        <w:rStyle w:val="Makale-ust-bilgi-ilk-sayfa"/>
      </w:rPr>
      <w:t xml:space="preserve">: </w:t>
    </w:r>
    <w:r w:rsidR="00346269">
      <w:rPr>
        <w:rStyle w:val="Makale-ust-bilgi-ilk-sayfa"/>
      </w:rPr>
      <w:t>1</w:t>
    </w:r>
    <w:r w:rsidR="003B2BCA">
      <w:rPr>
        <w:rStyle w:val="Makale-ust-bilgi-ilk-sayfa"/>
      </w:rPr>
      <w:t>2</w:t>
    </w:r>
    <w:r>
      <w:rPr>
        <w:rStyle w:val="Makale-ust-bilgi-ilk-sayfa"/>
      </w:rPr>
      <w:t xml:space="preserve"> </w:t>
    </w:r>
    <w:r w:rsidRPr="001E7335">
      <w:rPr>
        <w:rStyle w:val="Makale-ust-bilgi-ilk-sayfa"/>
      </w:rPr>
      <w:t>(</w:t>
    </w:r>
    <w:proofErr w:type="spellStart"/>
    <w:r w:rsidR="002F70E6">
      <w:rPr>
        <w:rStyle w:val="Makale-ust-bilgi-ilk-sayfa"/>
      </w:rPr>
      <w:t>September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>202</w:t>
    </w:r>
    <w:r w:rsidR="003B2BCA">
      <w:rPr>
        <w:rStyle w:val="Makale-ust-bilgi-ilk-sayfa"/>
      </w:rPr>
      <w:t>6</w:t>
    </w:r>
    <w:r w:rsidRPr="00350DD1">
      <w:rPr>
        <w:rStyle w:val="Makale-ust-bilgi-ilk-sayfa"/>
        <w:color w:val="auto"/>
      </w:rPr>
      <w:t xml:space="preserve">), </w:t>
    </w:r>
    <w:r w:rsidR="00350DD1" w:rsidRPr="00350DD1">
      <w:rPr>
        <w:rStyle w:val="Makale-ust-bilgi-ilk-sayfa"/>
        <w:color w:val="auto"/>
      </w:rPr>
      <w:t xml:space="preserve">First </w:t>
    </w:r>
    <w:proofErr w:type="spellStart"/>
    <w:r w:rsidR="00350DD1" w:rsidRPr="00350DD1">
      <w:rPr>
        <w:rStyle w:val="Makale-ust-bilgi-ilk-sayfa"/>
        <w:color w:val="auto"/>
      </w:rPr>
      <w:t>Page-Last</w:t>
    </w:r>
    <w:proofErr w:type="spellEnd"/>
    <w:r w:rsidR="00350DD1" w:rsidRPr="00350DD1">
      <w:rPr>
        <w:rStyle w:val="Makale-ust-bilgi-ilk-sayfa"/>
        <w:color w:val="auto"/>
      </w:rPr>
      <w:t xml:space="preserve"> </w:t>
    </w:r>
    <w:proofErr w:type="spellStart"/>
    <w:r w:rsidR="00350DD1" w:rsidRPr="00350DD1">
      <w:rPr>
        <w:rStyle w:val="Makale-ust-bilgi-ilk-sayfa"/>
        <w:color w:val="auto"/>
      </w:rPr>
      <w:t>Page</w:t>
    </w:r>
    <w:proofErr w:type="spellEnd"/>
    <w:r w:rsidR="002F009D" w:rsidRPr="00350DD1">
      <w:rPr>
        <w:rStyle w:val="Makale-ust-bilgi-ilk-sayfa"/>
        <w:color w:val="auto"/>
      </w:rPr>
      <w:t xml:space="preserve"> </w:t>
    </w:r>
    <w:r w:rsidR="002F009D" w:rsidRPr="001E7335">
      <w:rPr>
        <w:rStyle w:val="Makale-ust-bilgi-ilk-sayfa"/>
      </w:rPr>
      <w:t xml:space="preserve">| </w:t>
    </w:r>
    <w:proofErr w:type="spellStart"/>
    <w:r w:rsidR="002F009D" w:rsidRPr="001E7335">
      <w:rPr>
        <w:rStyle w:val="Makale-ust-bilgi-ilk-sayfa"/>
      </w:rPr>
      <w:t>Researc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Article</w:t>
    </w:r>
    <w:proofErr w:type="spellEnd"/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BF9C5D" w14:textId="7F78C5E9" w:rsidR="00A8050D" w:rsidRPr="008B4A83" w:rsidRDefault="008B4A83" w:rsidP="008B4A83">
    <w:pPr>
      <w:pStyle w:val="Makale-usbilgitek"/>
    </w:pPr>
    <w:r w:rsidRPr="008B4A83">
      <w:t>Makale 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ED2C45">
      <w:rPr>
        <w:noProof/>
      </w:rPr>
      <w:t>7</w:t>
    </w:r>
    <w:r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DB4046" w14:textId="77777777" w:rsidR="00CA3674" w:rsidRPr="00CA3674" w:rsidRDefault="002F009D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>
      <w:t>The</w:t>
    </w:r>
    <w:proofErr w:type="spellEnd"/>
    <w:r>
      <w:t xml:space="preserve"> </w:t>
    </w:r>
    <w:proofErr w:type="spellStart"/>
    <w:r>
      <w:t>Concept</w:t>
    </w:r>
    <w:proofErr w:type="spellEnd"/>
    <w:r>
      <w:t xml:space="preserve"> of Muzır Music in </w:t>
    </w:r>
    <w:proofErr w:type="spellStart"/>
    <w:r>
      <w:t>Ottoman</w:t>
    </w:r>
    <w:proofErr w:type="spellEnd"/>
    <w:r>
      <w:t xml:space="preserve"> Archive </w:t>
    </w:r>
    <w:proofErr w:type="spellStart"/>
    <w:r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0AA0896"/>
    <w:multiLevelType w:val="hybridMultilevel"/>
    <w:tmpl w:val="37D0B8E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6C0881"/>
    <w:multiLevelType w:val="multilevel"/>
    <w:tmpl w:val="EE642FA6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3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7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0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524368966">
    <w:abstractNumId w:val="19"/>
  </w:num>
  <w:num w:numId="2" w16cid:durableId="69009829">
    <w:abstractNumId w:val="24"/>
  </w:num>
  <w:num w:numId="3" w16cid:durableId="2037383574">
    <w:abstractNumId w:val="21"/>
  </w:num>
  <w:num w:numId="4" w16cid:durableId="1223179834">
    <w:abstractNumId w:val="23"/>
  </w:num>
  <w:num w:numId="5" w16cid:durableId="2034500524">
    <w:abstractNumId w:val="13"/>
  </w:num>
  <w:num w:numId="6" w16cid:durableId="1699967626">
    <w:abstractNumId w:val="11"/>
  </w:num>
  <w:num w:numId="7" w16cid:durableId="816915266">
    <w:abstractNumId w:val="26"/>
  </w:num>
  <w:num w:numId="8" w16cid:durableId="22556603">
    <w:abstractNumId w:val="25"/>
  </w:num>
  <w:num w:numId="9" w16cid:durableId="575164040">
    <w:abstractNumId w:val="15"/>
  </w:num>
  <w:num w:numId="10" w16cid:durableId="868370968">
    <w:abstractNumId w:val="29"/>
  </w:num>
  <w:num w:numId="11" w16cid:durableId="316108504">
    <w:abstractNumId w:val="0"/>
  </w:num>
  <w:num w:numId="12" w16cid:durableId="166869808">
    <w:abstractNumId w:val="1"/>
  </w:num>
  <w:num w:numId="13" w16cid:durableId="1147479466">
    <w:abstractNumId w:val="2"/>
  </w:num>
  <w:num w:numId="14" w16cid:durableId="1204706147">
    <w:abstractNumId w:val="3"/>
  </w:num>
  <w:num w:numId="15" w16cid:durableId="1900826815">
    <w:abstractNumId w:val="8"/>
  </w:num>
  <w:num w:numId="16" w16cid:durableId="547836339">
    <w:abstractNumId w:val="4"/>
  </w:num>
  <w:num w:numId="17" w16cid:durableId="827208003">
    <w:abstractNumId w:val="5"/>
  </w:num>
  <w:num w:numId="18" w16cid:durableId="876044550">
    <w:abstractNumId w:val="6"/>
  </w:num>
  <w:num w:numId="19" w16cid:durableId="1778017629">
    <w:abstractNumId w:val="7"/>
  </w:num>
  <w:num w:numId="20" w16cid:durableId="453447111">
    <w:abstractNumId w:val="9"/>
  </w:num>
  <w:num w:numId="21" w16cid:durableId="1389768424">
    <w:abstractNumId w:val="22"/>
  </w:num>
  <w:num w:numId="22" w16cid:durableId="83653669">
    <w:abstractNumId w:val="18"/>
  </w:num>
  <w:num w:numId="23" w16cid:durableId="2023311154">
    <w:abstractNumId w:val="30"/>
  </w:num>
  <w:num w:numId="24" w16cid:durableId="670184384">
    <w:abstractNumId w:val="10"/>
  </w:num>
  <w:num w:numId="25" w16cid:durableId="728262371">
    <w:abstractNumId w:val="14"/>
  </w:num>
  <w:num w:numId="26" w16cid:durableId="1027683186">
    <w:abstractNumId w:val="17"/>
  </w:num>
  <w:num w:numId="27" w16cid:durableId="1042632318">
    <w:abstractNumId w:val="12"/>
  </w:num>
  <w:num w:numId="28" w16cid:durableId="1467119921">
    <w:abstractNumId w:val="16"/>
  </w:num>
  <w:num w:numId="29" w16cid:durableId="1218281253">
    <w:abstractNumId w:val="28"/>
  </w:num>
  <w:num w:numId="30" w16cid:durableId="957567651">
    <w:abstractNumId w:val="27"/>
  </w:num>
  <w:num w:numId="31" w16cid:durableId="122167078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8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4B61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AE6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10C0"/>
    <w:rsid w:val="00092008"/>
    <w:rsid w:val="00092068"/>
    <w:rsid w:val="00093F94"/>
    <w:rsid w:val="0009413C"/>
    <w:rsid w:val="000944D4"/>
    <w:rsid w:val="0009463C"/>
    <w:rsid w:val="00094976"/>
    <w:rsid w:val="00095353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3356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940"/>
    <w:rsid w:val="00134AAB"/>
    <w:rsid w:val="001357F4"/>
    <w:rsid w:val="00135830"/>
    <w:rsid w:val="00136567"/>
    <w:rsid w:val="001366FB"/>
    <w:rsid w:val="00136889"/>
    <w:rsid w:val="001374E5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088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AB3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4A1E"/>
    <w:rsid w:val="001F50C1"/>
    <w:rsid w:val="001F5748"/>
    <w:rsid w:val="001F60B4"/>
    <w:rsid w:val="001F69DC"/>
    <w:rsid w:val="00200597"/>
    <w:rsid w:val="0020078E"/>
    <w:rsid w:val="002016B3"/>
    <w:rsid w:val="00201B14"/>
    <w:rsid w:val="0020422B"/>
    <w:rsid w:val="00204F47"/>
    <w:rsid w:val="00205434"/>
    <w:rsid w:val="00205D94"/>
    <w:rsid w:val="00206896"/>
    <w:rsid w:val="002068A0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3EB"/>
    <w:rsid w:val="00213F96"/>
    <w:rsid w:val="00214DE2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1E0A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66E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5DC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3C4C"/>
    <w:rsid w:val="002C4A97"/>
    <w:rsid w:val="002C55F6"/>
    <w:rsid w:val="002C66DC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44F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4DD1"/>
    <w:rsid w:val="002F5138"/>
    <w:rsid w:val="002F5F99"/>
    <w:rsid w:val="002F692F"/>
    <w:rsid w:val="002F70E6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79F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4FF5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6269"/>
    <w:rsid w:val="003470E5"/>
    <w:rsid w:val="003471A8"/>
    <w:rsid w:val="00347568"/>
    <w:rsid w:val="00350DD1"/>
    <w:rsid w:val="00351566"/>
    <w:rsid w:val="00352680"/>
    <w:rsid w:val="00352732"/>
    <w:rsid w:val="00353096"/>
    <w:rsid w:val="00353484"/>
    <w:rsid w:val="00353659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2BCA"/>
    <w:rsid w:val="003B3421"/>
    <w:rsid w:val="003B4805"/>
    <w:rsid w:val="003B4AF5"/>
    <w:rsid w:val="003B4BC0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35D6"/>
    <w:rsid w:val="003D4055"/>
    <w:rsid w:val="003D424A"/>
    <w:rsid w:val="003D4931"/>
    <w:rsid w:val="003D4E8A"/>
    <w:rsid w:val="003D52CC"/>
    <w:rsid w:val="003D55A6"/>
    <w:rsid w:val="003D6F5B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07B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0B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2A1A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B53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197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1E06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545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3D6E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742"/>
    <w:rsid w:val="00617B50"/>
    <w:rsid w:val="0062067A"/>
    <w:rsid w:val="00620A66"/>
    <w:rsid w:val="0062151D"/>
    <w:rsid w:val="006215F9"/>
    <w:rsid w:val="00621CDC"/>
    <w:rsid w:val="00622717"/>
    <w:rsid w:val="00622CEC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6CD2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389"/>
    <w:rsid w:val="00675BE7"/>
    <w:rsid w:val="00675D6E"/>
    <w:rsid w:val="00675FC7"/>
    <w:rsid w:val="006771BD"/>
    <w:rsid w:val="006772B2"/>
    <w:rsid w:val="00677A26"/>
    <w:rsid w:val="00677F68"/>
    <w:rsid w:val="00680055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C1C"/>
    <w:rsid w:val="00690E45"/>
    <w:rsid w:val="00692548"/>
    <w:rsid w:val="00692FA1"/>
    <w:rsid w:val="006946B4"/>
    <w:rsid w:val="00695DB7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4F4E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D715C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42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4F3D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A46"/>
    <w:rsid w:val="00745CFD"/>
    <w:rsid w:val="00745DB7"/>
    <w:rsid w:val="007462C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6CE8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377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486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3A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0DEB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2D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2C14"/>
    <w:rsid w:val="00A345F8"/>
    <w:rsid w:val="00A348E3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786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0D48"/>
    <w:rsid w:val="00B310BD"/>
    <w:rsid w:val="00B316CB"/>
    <w:rsid w:val="00B319AE"/>
    <w:rsid w:val="00B3208A"/>
    <w:rsid w:val="00B335ED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136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6303"/>
    <w:rsid w:val="00BA6F7D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2DB6"/>
    <w:rsid w:val="00BD3211"/>
    <w:rsid w:val="00BD3577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3AA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E71C6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1B1C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1548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52A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2AD"/>
    <w:rsid w:val="00CA1EC3"/>
    <w:rsid w:val="00CA23F5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2B8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B54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772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0378"/>
    <w:rsid w:val="00D0232B"/>
    <w:rsid w:val="00D023FF"/>
    <w:rsid w:val="00D02418"/>
    <w:rsid w:val="00D02486"/>
    <w:rsid w:val="00D028CB"/>
    <w:rsid w:val="00D02A70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17EB4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229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3D1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78F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A7EB0"/>
    <w:rsid w:val="00EB0813"/>
    <w:rsid w:val="00EB19FC"/>
    <w:rsid w:val="00EB1A03"/>
    <w:rsid w:val="00EB1A1C"/>
    <w:rsid w:val="00EB280D"/>
    <w:rsid w:val="00EB2CEA"/>
    <w:rsid w:val="00EB2D12"/>
    <w:rsid w:val="00EB307B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1A6E"/>
    <w:rsid w:val="00EC26EC"/>
    <w:rsid w:val="00EC45C1"/>
    <w:rsid w:val="00EC4DB9"/>
    <w:rsid w:val="00EC5C07"/>
    <w:rsid w:val="00EC649E"/>
    <w:rsid w:val="00EC6856"/>
    <w:rsid w:val="00EC6ACB"/>
    <w:rsid w:val="00ED051C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1CD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2C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2950"/>
    <w:rsid w:val="00FC316C"/>
    <w:rsid w:val="00FC6B80"/>
    <w:rsid w:val="00FC794F"/>
    <w:rsid w:val="00FD0841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B33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4C2D"/>
    <w:rsid w:val="00FE5178"/>
    <w:rsid w:val="00FE6741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E42D97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405DF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B4A83"/>
    <w:pPr>
      <w:ind w:firstLine="284"/>
    </w:pPr>
    <w:rPr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B4A83"/>
    <w:rPr>
      <w:rFonts w:ascii="Gentium Book Plus" w:eastAsiaTheme="majorEastAsia" w:hAnsi="Gentium Book Plus" w:cstheme="majorBidi"/>
      <w:b/>
      <w:color w:val="000000" w:themeColor="text1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855F31"/>
    <w:pPr>
      <w:numPr>
        <w:ilvl w:val="2"/>
        <w:numId w:val="21"/>
      </w:numPr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character" w:styleId="Kpr">
    <w:name w:val="Hyperlink"/>
    <w:basedOn w:val="VarsaylanParagrafYazTipi"/>
    <w:uiPriority w:val="99"/>
    <w:unhideWhenUsed/>
    <w:qFormat/>
    <w:rsid w:val="00D02A70"/>
    <w:rPr>
      <w:color w:val="0000FF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D02A7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77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hyperlink" Target="https://libguides.csudh.edu/citation/apa-7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s://doi.org/" TargetMode="External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5D7FB-3536-4716-855B-3AD12EF71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</TotalTime>
  <Pages>4</Pages>
  <Words>441</Words>
  <Characters>2907</Characters>
  <Application>Microsoft Office Word</Application>
  <DocSecurity>0</DocSecurity>
  <Lines>171</Lines>
  <Paragraphs>71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277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Salih KÖSE</cp:lastModifiedBy>
  <cp:revision>81</cp:revision>
  <cp:lastPrinted>2022-10-02T01:14:00Z</cp:lastPrinted>
  <dcterms:created xsi:type="dcterms:W3CDTF">2022-10-30T15:44:00Z</dcterms:created>
  <dcterms:modified xsi:type="dcterms:W3CDTF">2026-03-02T21:48:00Z</dcterms:modified>
  <cp:category>Article</cp:category>
</cp:coreProperties>
</file>